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601B3FD" w14:textId="06D9E248" w:rsidR="00327D4C" w:rsidRPr="00327D4C" w:rsidRDefault="00FB3A2C" w:rsidP="00327D4C">
      <w:r>
        <w:rPr>
          <w:b/>
          <w:bCs/>
        </w:rPr>
        <w:t>Наша ситуация:</w:t>
      </w:r>
    </w:p>
    <w:p w14:paraId="72A9BD2E" w14:textId="6FCA9502" w:rsidR="00327D4C" w:rsidRPr="00C26614" w:rsidRDefault="00FB3A2C" w:rsidP="00327D4C">
      <w:pPr>
        <w:rPr>
          <w:lang w:val="en-US"/>
        </w:rPr>
      </w:pPr>
      <w:r>
        <w:t>Мы - держатели жилищных облигаций ООО “Жилстройкомплект” (ЖСК), нас более 300 человек</w:t>
      </w:r>
      <w:r w:rsidR="00327D4C" w:rsidRPr="00327D4C">
        <w:t xml:space="preserve">. </w:t>
      </w:r>
      <w:r>
        <w:t xml:space="preserve">В течение 2017-2019 гг. мы внесли 100% оплату постройки наших квартир </w:t>
      </w:r>
      <w:r w:rsidRPr="00C26614">
        <w:t>в жилом комплексе «Грушевский посад» объекта «Многоквартирные жилые дома со встроенными помещениями торгово-административного назначения в границах пр. Дзержинского, ул. Щорса» в г. Минске</w:t>
      </w:r>
      <w:r>
        <w:t xml:space="preserve"> (далее Грушевский посад, ГП).</w:t>
      </w:r>
      <w:r w:rsidR="00742EEB">
        <w:t xml:space="preserve"> Однако, стройка не ведётся почти весь 2020 год – работы остановились ещё в начале года, когда не было каких-л</w:t>
      </w:r>
      <w:r w:rsidR="000F6B4D">
        <w:t>и</w:t>
      </w:r>
      <w:r w:rsidR="00742EEB">
        <w:t xml:space="preserve">бо ограничений, связанных с пандемией </w:t>
      </w:r>
      <w:r w:rsidR="00742EEB">
        <w:fldChar w:fldCharType="begin"/>
      </w:r>
      <w:r w:rsidR="000F6B4D">
        <w:instrText xml:space="preserve"> ADDIN ZOTERO_ITEM CSL_CITATION {"citationID":"7SOF4zMw","properties":{"formattedCitation":"[1, 2]","plainCitation":"[1, 2]","noteIndex":0},"citationItems":[{"id":5521,"uris":["http://zotero.org/users/4548183/items/EY2BD8YT"],"uri":["http://zotero.org/users/4548183/items/EY2BD8YT"],"itemData":{"id":5521,"type":"webpage","abstract":"Мингорисполком принял решение направить в помощь СЗАО «ЛадаГарант» в возведении ЖК «Карамель» второго генерального подрядчика. А ООО «Жилстройкомплект» увеличил количество строителей на ЖК «Грушевский посад» до 90 человек.","container-title":"realt.by","language":"ru","title":"Помогать достраивать «Карамель» будет еще один генподрядчик, а на возведение «Грушевского посада» брошены все силы. Как поживают «долгострои» на проспекте Дзержинского","URL":"https://realt.by/news/article/26531/","accessed":{"date-parts":[["2020",11,15]]}},"label":"page"},{"id":5546,"uris":["http://zotero.org/users/4548183/items/6LASPHYP"],"uri":["http://zotero.org/users/4548183/items/6LASPHYP"],"itemData":{"id":5546,"type":"webpage","abstract":"Давным-давно, в 2011 году, никто и подумать не мог, что на проспекте Дзержинского возле еще строящейся станции метро «Грушевка» зарождается не банальный ЖК, а грандиозный долгострой, который к 2020-му оставит сотни семей без жилья и надежд на будущее. Подвох действительно был незаметен: застройщик — «Жилстройкомплект» — получал / честно покупал на аукционе городскую землю, сносил частный сектор, исправно выпускал жилищные облигации. Свой метр ценил высоко — от $1100 по курсу на старте до $1600 в процессе. Из компромиссов — только рассрочка. Желающие построиться в неплохом месте текли рекой, пополняя счета девелопера все новыми и новыми суммами. В том, что же могло пойти не так и почему очередной минский долгострой идет в жесткой сцепке с жилищными облигациями, разбирался Onliner.","container-title":"Onliner","language":"ru","note":"section: Недвижимость Onliner","title":"Возводится с 2011-го. История очередного ЖК-долгостроя, которому, похоже, без УКСа не обойтись - Недвижимость Onliner","URL":"https://realt.onliner.by/2020/08/28/istoriya-dolgostroya-kotoromu-bez-uksa-ne-obojtis","author":[{"family":"Красовская","given":"Оксана"}],"accessed":{"date-parts":[["2020",11,26]]},"issued":{"date-parts":[["2020",8,28]]}},"label":"page"}],"schema":"https://github.com/citation-style-language/schema/raw/master/csl-citation.json"} </w:instrText>
      </w:r>
      <w:r w:rsidR="00742EEB">
        <w:fldChar w:fldCharType="separate"/>
      </w:r>
      <w:r w:rsidR="000F6B4D" w:rsidRPr="000F6B4D">
        <w:t>[1, 2]</w:t>
      </w:r>
      <w:r w:rsidR="00742EEB">
        <w:fldChar w:fldCharType="end"/>
      </w:r>
      <w:r w:rsidR="00742EEB">
        <w:t xml:space="preserve">. В настоящее время стройка выглядит заброшенной. Степень готовности объекта не менялась с начала года: </w:t>
      </w:r>
      <w:r w:rsidR="00C27138">
        <w:t xml:space="preserve">дом 3 секции 1-2 готовы на 89%, секции 3-4 – на 30%, дом 4 готов на 4% </w:t>
      </w:r>
      <w:r w:rsidR="00C27138">
        <w:fldChar w:fldCharType="begin"/>
      </w:r>
      <w:r w:rsidR="000F6B4D">
        <w:instrText xml:space="preserve"> ADDIN ZOTERO_ITEM CSL_CITATION {"citationID":"ustl93JW","properties":{"formattedCitation":"[3]","plainCitation":"[3]","noteIndex":0},"citationItems":[{"id":5533,"uris":["http://zotero.org/users/4548183/items/TA88324F"],"uri":["http://zotero.org/users/4548183/items/TA88324F"],"itemData":{"id":5533,"type":"webpage","title":"ЖК Грушевский Посад","URL":"http://posad.by/","accessed":{"date-parts":[["2020",11,15]]}}}],"schema":"https://github.com/citation-style-language/schema/raw/master/csl-citation.json"} </w:instrText>
      </w:r>
      <w:r w:rsidR="00C27138">
        <w:fldChar w:fldCharType="separate"/>
      </w:r>
      <w:r w:rsidR="000F6B4D" w:rsidRPr="000F6B4D">
        <w:t>[3]</w:t>
      </w:r>
      <w:r w:rsidR="00C27138">
        <w:fldChar w:fldCharType="end"/>
      </w:r>
      <w:r w:rsidR="00C27138">
        <w:t>, однако на его месте не видно следов начала строительства.</w:t>
      </w:r>
    </w:p>
    <w:p w14:paraId="5B71AFE0" w14:textId="6AB2AA89" w:rsidR="00932B96" w:rsidRPr="00C27138" w:rsidRDefault="00C27138" w:rsidP="00932B96">
      <w:r>
        <w:t xml:space="preserve">На основании информации из открытых источников, мы полагаем, что в нашем случае имеет место быть вывод денег дольщиков за границу. Множество аффилированных юрлиц созданы собственниками ЖСК Ильёй и Алесей Волохами и другими дожностными лицами. Они регистрировали себя как ИП в Беларуси, заключали контракты друг с другом или подконтрольными структурами (с занижением цены) </w:t>
      </w:r>
      <w:r>
        <w:fldChar w:fldCharType="begin"/>
      </w:r>
      <w:r w:rsidR="000F6B4D">
        <w:instrText xml:space="preserve"> ADDIN ZOTERO_ITEM CSL_CITATION {"citationID":"8SvJApPy","properties":{"formattedCitation":"[4]","plainCitation":"[4]","noteIndex":0},"citationItems":[{"id":5525,"uris":["http://zotero.org/users/4548183/items/PGCIZT7C"],"uri":["http://zotero.org/users/4548183/items/PGCIZT7C"],"itemData":{"id":5525,"type":"webpage","abstract":"Владельцы жилищных облигаций ЖК «Грушевский Посад», который возводит ООО «Жилстройкомплект» (ЖСК), написали коллективное обращение президенту Республики Беларусь, где просят помощи в решении проблемы с долгостроем. «Обращаемся непосредственно к Вам, поскольку иные возможные средства защиты, на наш взгляд, исчерпаны и не приводят ни к какому реальному результату», - сообщают авторы обращения. Документ собрал более 100 подписей (копия имеется в редакции Realt.by).","container-title":"realt.by","language":"ru","title":"«Куда подевались наши деньги?». Держатели облигаций «Грушевского Посада» написали коллективное письмо президенту","title-short":"«Куда подевались наши деньги?","URL":"https://realt.by/news/article/27789/","accessed":{"date-parts":[["2020",11,15]]}}}],"schema":"https://github.com/citation-style-language/schema/raw/master/csl-citation.json"} </w:instrText>
      </w:r>
      <w:r>
        <w:fldChar w:fldCharType="separate"/>
      </w:r>
      <w:r w:rsidR="000F6B4D" w:rsidRPr="000F6B4D">
        <w:t>[4]</w:t>
      </w:r>
      <w:r>
        <w:fldChar w:fldCharType="end"/>
      </w:r>
      <w:r>
        <w:t>. По подсчётам того же источника, Алеся Петровна Волох заработала всего за пол-года сдачи в аренду имущества компании мужа почти миллион долларов.</w:t>
      </w:r>
      <w:r w:rsidR="00932B96">
        <w:t xml:space="preserve"> </w:t>
      </w:r>
    </w:p>
    <w:p w14:paraId="57A865AB" w14:textId="7A6485D2" w:rsidR="00327D4C" w:rsidRPr="00D46342" w:rsidRDefault="00327D4C" w:rsidP="00327D4C">
      <w:r w:rsidRPr="00327D4C">
        <w:t>У Жилстройкомплект арестованы расчетные счета</w:t>
      </w:r>
      <w:r w:rsidR="00932B96">
        <w:t xml:space="preserve">. В то же время, в отношении Волоха И. П. проводятся проверки по делу о преднамеренном банкротстве строительной компании </w:t>
      </w:r>
      <w:r w:rsidR="00932B96">
        <w:fldChar w:fldCharType="begin"/>
      </w:r>
      <w:r w:rsidR="000F6B4D">
        <w:instrText xml:space="preserve"> ADDIN ZOTERO_ITEM CSL_CITATION {"citationID":"fE15XcbM","properties":{"formattedCitation":"[5, 6]","plainCitation":"[5, 6]","noteIndex":0},"citationItems":[{"id":5554,"uris":["http://zotero.org/users/4548183/items/QVFQLST7"],"uri":["http://zotero.org/users/4548183/items/QVFQLST7"],"itemData":{"id":5554,"type":"webpage","abstract":"Люди спросили, что делает администрация района, чтобы решить вопрос с долгостроем. Объект намерены изъять и передать другому застройщику, а местные власти готовят информацию для инициирования указа президента по этому вопросу.","language":"ru","note":"section: Строительство","title":"На бывшего генподрядчика «Грушевского Посада» заведено уголовное дело за доведение до банкротства","URL":"https://realty.tut.by/news/building/691315.html","accessed":{"date-parts":[["2020",11,26]]},"issued":{"date-parts":[["2020",7,9]]}},"label":"page"},{"id":5529,"uris":["http://zotero.org/users/4548183/items/2LV45GQD"],"uri":["http://zotero.org/users/4548183/items/2LV45GQD"],"itemData":{"id":5529,"type":"webpage","abstract":"Держатели жилищных облигаций сообщили в редакцию REALT.BY, что в пятницу 10 июля видели в офисе застройщика «Грушевского посада» ООО «Жилстройкомплект» большое количество сотрудников столичной милиции. В ГУВД рассказали, что в отношении ЖСК и ее владельца компании Ильи Волоха проводится проверка. Председатель Мингорисполкома Анатолий Сивак уверил, что после этой проверки ЖК «Грушевский посад» будет обязательно достроен.","container-title":"realt.by","language":"ru","title":"«Идет проверка, изымается необходимая документация». В офис к застройщику «Грушевского посада» наведались правоохранители","URL":"https://realt.by/news/article/27949/","accessed":{"date-parts":[["2020",11,15]]}},"label":"page"}],"schema":"https://github.com/citation-style-language/schema/raw/master/csl-citation.json"} </w:instrText>
      </w:r>
      <w:r w:rsidR="00932B96">
        <w:fldChar w:fldCharType="separate"/>
      </w:r>
      <w:r w:rsidR="000F6B4D" w:rsidRPr="000F6B4D">
        <w:t>[5, 6]</w:t>
      </w:r>
      <w:r w:rsidR="00932B96">
        <w:fldChar w:fldCharType="end"/>
      </w:r>
      <w:r w:rsidR="00932B96">
        <w:t>.</w:t>
      </w:r>
      <w:r w:rsidRPr="00327D4C">
        <w:t xml:space="preserve"> </w:t>
      </w:r>
      <w:r w:rsidR="00932B96">
        <w:t xml:space="preserve">Так же просрочено исполнение обязательств по </w:t>
      </w:r>
      <w:r w:rsidR="00D46342">
        <w:t xml:space="preserve">жилищным облигациям 28-29 выпусков </w:t>
      </w:r>
      <w:r w:rsidR="00D46342">
        <w:fldChar w:fldCharType="begin"/>
      </w:r>
      <w:r w:rsidR="000F6B4D">
        <w:instrText xml:space="preserve"> ADDIN ZOTERO_ITEM CSL_CITATION {"citationID":"98GAhJE6","properties":{"formattedCitation":"[7]","plainCitation":"[7]","noteIndex":0},"citationItems":[{"id":5527,"uris":["http://zotero.org/users/4548183/items/J7V5832C"],"uri":["http://zotero.org/users/4548183/items/J7V5832C"],"itemData":{"id":5527,"type":"post-weblog","abstract":"Министерство финансов Республики Беларусь информирует о неисполнении обязательств по жилищным облигациям, эмитированным Обществом с ограниченной ответственностью «Жилстройкомплект» (сокращенное наименование – ООО «Жилстройкомплект»). ООО «Жилстройкомплект» зарегистрировано Минским городским исполнительным комитетом 28 февраля 2000 года в Едином государственном регистре юридических лиц и индивидуальных предпринимателей за № 290017687. Место нахождения: 220069, г. Минск, пр. Дзержинского, д. […]","container-title":"Belinvest.by","language":"ru-RU","title":"О неисполнении обязательств по облигациям эмитентом ООО «Жилстройкомплект»","URL":"https://belinvest.by/news/o-neispolnenii-objazatelstv-po-obligacijam-jemitentom-ooo-zhilstrojkomplekt/","accessed":{"date-parts":[["2020",11,15]]}}}],"schema":"https://github.com/citation-style-language/schema/raw/master/csl-citation.json"} </w:instrText>
      </w:r>
      <w:r w:rsidR="00D46342">
        <w:fldChar w:fldCharType="separate"/>
      </w:r>
      <w:r w:rsidR="000F6B4D" w:rsidRPr="000F6B4D">
        <w:t>[7]</w:t>
      </w:r>
      <w:r w:rsidR="00D46342">
        <w:fldChar w:fldCharType="end"/>
      </w:r>
      <w:r w:rsidR="00D46342">
        <w:t xml:space="preserve">, так же </w:t>
      </w:r>
      <w:r w:rsidR="00163F6A" w:rsidRPr="00327D4C">
        <w:t>генподрядчик</w:t>
      </w:r>
      <w:r w:rsidR="00163F6A">
        <w:t xml:space="preserve"> ООО</w:t>
      </w:r>
      <w:r w:rsidR="00163F6A" w:rsidRPr="00327D4C">
        <w:t xml:space="preserve"> "Генеральн</w:t>
      </w:r>
      <w:r w:rsidR="00163F6A">
        <w:t>ы</w:t>
      </w:r>
      <w:r w:rsidR="00163F6A" w:rsidRPr="00327D4C">
        <w:t>й подрядчик"</w:t>
      </w:r>
      <w:r w:rsidR="00163F6A">
        <w:t>, принадлежащий тем же лицам,</w:t>
      </w:r>
      <w:r w:rsidR="00163F6A" w:rsidRPr="00327D4C">
        <w:t xml:space="preserve"> находится в стадии ликвидации</w:t>
      </w:r>
      <w:r w:rsidR="00163F6A">
        <w:t>,</w:t>
      </w:r>
      <w:r w:rsidR="00163F6A" w:rsidRPr="00327D4C">
        <w:t xml:space="preserve"> и до 23 декабря 2020 г. </w:t>
      </w:r>
      <w:r w:rsidR="00163F6A">
        <w:t>возможно</w:t>
      </w:r>
      <w:r w:rsidR="00163F6A" w:rsidRPr="00327D4C">
        <w:t xml:space="preserve"> предьявля</w:t>
      </w:r>
      <w:r w:rsidR="00163F6A">
        <w:t>ть</w:t>
      </w:r>
      <w:r w:rsidR="00163F6A" w:rsidRPr="00327D4C">
        <w:t xml:space="preserve"> претензии</w:t>
      </w:r>
      <w:r w:rsidR="00163F6A">
        <w:t xml:space="preserve"> </w:t>
      </w:r>
      <w:r w:rsidR="00163F6A">
        <w:fldChar w:fldCharType="begin"/>
      </w:r>
      <w:r w:rsidR="000F6B4D">
        <w:instrText xml:space="preserve"> ADDIN ZOTERO_ITEM CSL_CITATION {"citationID":"HJzlr7pD","properties":{"formattedCitation":"[8]","plainCitation":"[8]","noteIndex":0},"citationItems":[{"id":5513,"uris":["http://zotero.org/users/4548183/items/NBWWDWHF"],"uri":["http://zotero.org/users/4548183/items/NBWWDWHF"],"itemData":{"id":5513,"type":"webpage","abstract":"Минфин вынес предписание ООО «Жилстройкомплект» — заменить обеспечение обязательств по жилищным облигациям 28−32 выпусков.","container-title":"officelife.media","language":"ru-RU","title":"Минфин обязал «Жилстройкомплект» заменить обеспечение по облигациям","URL":"https://officelife.media/news/21599-minfin-obyazal-zhilstroykomplekt-zamenit-obespechenie-po-obligatsiyam/","accessed":{"date-parts":[["2020",11,15]]}}}],"schema":"https://github.com/citation-style-language/schema/raw/master/csl-citation.json"} </w:instrText>
      </w:r>
      <w:r w:rsidR="00163F6A">
        <w:fldChar w:fldCharType="separate"/>
      </w:r>
      <w:r w:rsidR="000F6B4D" w:rsidRPr="000F6B4D">
        <w:t>[8]</w:t>
      </w:r>
      <w:r w:rsidR="00163F6A">
        <w:fldChar w:fldCharType="end"/>
      </w:r>
      <w:r w:rsidR="00163F6A" w:rsidRPr="00327D4C">
        <w:t>.</w:t>
      </w:r>
      <w:r w:rsidR="00163F6A">
        <w:t xml:space="preserve"> То же ООО является поручителем по обеспечению жилищных облигаций 34 выпуска,</w:t>
      </w:r>
      <w:r w:rsidR="00163F6A" w:rsidRPr="00327D4C">
        <w:t xml:space="preserve"> </w:t>
      </w:r>
      <w:r w:rsidR="00163F6A">
        <w:t>м</w:t>
      </w:r>
      <w:r w:rsidRPr="00327D4C">
        <w:t>инфином направлено предписание Жилстройкомплект  о необходимости замены обеспечения по выпущенным жилищным облигациям</w:t>
      </w:r>
      <w:r w:rsidR="00163F6A">
        <w:t xml:space="preserve"> </w:t>
      </w:r>
      <w:r w:rsidR="00163F6A">
        <w:fldChar w:fldCharType="begin"/>
      </w:r>
      <w:r w:rsidR="000F6B4D">
        <w:instrText xml:space="preserve"> ADDIN ZOTERO_ITEM CSL_CITATION {"citationID":"mXVvcggD","properties":{"formattedCitation":"[8]","plainCitation":"[8]","noteIndex":0},"citationItems":[{"id":5513,"uris":["http://zotero.org/users/4548183/items/NBWWDWHF"],"uri":["http://zotero.org/users/4548183/items/NBWWDWHF"],"itemData":{"id":5513,"type":"webpage","abstract":"Минфин вынес предписание ООО «Жилстройкомплект» — заменить обеспечение обязательств по жилищным облигациям 28−32 выпусков.","container-title":"officelife.media","language":"ru-RU","title":"Минфин обязал «Жилстройкомплект» заменить обеспечение по облигациям","URL":"https://officelife.media/news/21599-minfin-obyazal-zhilstroykomplekt-zamenit-obespechenie-po-obligatsiyam/","accessed":{"date-parts":[["2020",11,15]]}}}],"schema":"https://github.com/citation-style-language/schema/raw/master/csl-citation.json"} </w:instrText>
      </w:r>
      <w:r w:rsidR="00163F6A">
        <w:fldChar w:fldCharType="separate"/>
      </w:r>
      <w:r w:rsidR="000F6B4D" w:rsidRPr="000F6B4D">
        <w:t>[8]</w:t>
      </w:r>
      <w:r w:rsidR="00163F6A">
        <w:fldChar w:fldCharType="end"/>
      </w:r>
      <w:r w:rsidR="00163F6A">
        <w:t>.</w:t>
      </w:r>
      <w:r w:rsidRPr="00327D4C">
        <w:t xml:space="preserve"> </w:t>
      </w:r>
      <w:r w:rsidR="00104308" w:rsidRPr="00104308">
        <w:t>18.08.2020 экономически</w:t>
      </w:r>
      <w:r w:rsidR="00163F6A">
        <w:t>й</w:t>
      </w:r>
      <w:r w:rsidR="00104308" w:rsidRPr="00104308">
        <w:t xml:space="preserve"> (хозяйственны</w:t>
      </w:r>
      <w:r w:rsidR="00163F6A">
        <w:t>й</w:t>
      </w:r>
      <w:r w:rsidR="00104308" w:rsidRPr="00104308">
        <w:t>) суд</w:t>
      </w:r>
      <w:r w:rsidR="00163F6A">
        <w:t xml:space="preserve"> признал</w:t>
      </w:r>
      <w:r w:rsidR="00104308" w:rsidRPr="00104308">
        <w:t xml:space="preserve"> государственн</w:t>
      </w:r>
      <w:r w:rsidR="00163F6A">
        <w:t>ую</w:t>
      </w:r>
      <w:r w:rsidR="00104308" w:rsidRPr="00104308">
        <w:t xml:space="preserve"> регистраци</w:t>
      </w:r>
      <w:r w:rsidR="00163F6A">
        <w:t>ю</w:t>
      </w:r>
      <w:r w:rsidR="00104308" w:rsidRPr="00104308">
        <w:t xml:space="preserve"> </w:t>
      </w:r>
      <w:r w:rsidR="00163F6A">
        <w:t>ООО ЖСК</w:t>
      </w:r>
      <w:r w:rsidR="00104308" w:rsidRPr="00104308">
        <w:t xml:space="preserve"> недействительной</w:t>
      </w:r>
      <w:r w:rsidR="00163F6A">
        <w:t xml:space="preserve">. </w:t>
      </w:r>
      <w:r w:rsidR="00163F6A" w:rsidRPr="00163F6A">
        <w:t>ООО "Строительная компания Жилстройкомплект"</w:t>
      </w:r>
      <w:r w:rsidR="00163F6A">
        <w:t xml:space="preserve"> </w:t>
      </w:r>
      <w:r w:rsidR="00DA4216">
        <w:t xml:space="preserve">– другой подрядчик, принадлежащий Волоху И. П., признан банкротом и в стадии ликвидации </w:t>
      </w:r>
      <w:r w:rsidR="00DA4216">
        <w:fldChar w:fldCharType="begin"/>
      </w:r>
      <w:r w:rsidR="000F6B4D">
        <w:instrText xml:space="preserve"> ADDIN ZOTERO_ITEM CSL_CITATION {"citationID":"CuCIqFNv","properties":{"formattedCitation":"[9]","plainCitation":"[9]","noteIndex":0},"citationItems":[{"id":5537,"uris":["http://zotero.org/users/4548183/items/KJ2JA6IU"],"uri":["http://zotero.org/users/4548183/items/KJ2JA6IU"],"itemData":{"id":5537,"type":"webpage","title":"ООО \"Строительная компания Жилстройкомплект\" - ИС ЕГРСБ","URL":"https://bankrot.gov.by/Debtors/DebtorItem/5121#!/about/","accessed":{"date-parts":[["2020",11,15]]}}}],"schema":"https://github.com/citation-style-language/schema/raw/master/csl-citation.json"} </w:instrText>
      </w:r>
      <w:r w:rsidR="00DA4216">
        <w:fldChar w:fldCharType="separate"/>
      </w:r>
      <w:r w:rsidR="000F6B4D" w:rsidRPr="000F6B4D">
        <w:t>[9]</w:t>
      </w:r>
      <w:r w:rsidR="00DA4216">
        <w:fldChar w:fldCharType="end"/>
      </w:r>
      <w:r w:rsidR="00DA4216">
        <w:t>.</w:t>
      </w:r>
    </w:p>
    <w:p w14:paraId="64656E3A" w14:textId="070BAC60" w:rsidR="00DA4216" w:rsidRDefault="00DA4216" w:rsidP="00DA4216">
      <w:r>
        <w:t xml:space="preserve">Тем же собственникам принадлежат активы в Польше, куда предположительно и осуществлялся вывод средств </w:t>
      </w:r>
      <w:r>
        <w:fldChar w:fldCharType="begin"/>
      </w:r>
      <w:r w:rsidR="000F6B4D">
        <w:instrText xml:space="preserve"> ADDIN ZOTERO_ITEM CSL_CITATION {"citationID":"fDN7EfyT","properties":{"formattedCitation":"[10, 11]","plainCitation":"[10, 11]","noteIndex":0},"citationItems":[{"id":5519,"uris":["http://zotero.org/users/4548183/items/ZBD79HM9"],"uri":["http://zotero.org/users/4548183/items/ZBD79HM9"],"itemData":{"id":5519,"type":"webpage","abstract":"Check NIP, REGON and KRS of the PBS Bud sp. z o.o. company. See the customers' opinions. Get to know the connections between companies. Data is fetched from KRS register.","language":"en","title":"Company PBS Bud sp. z o.o., Biała Podlaska - NIP, KRS, REGON, opinions, authorities, connections - Data fetched from KRS | ALEO.com","URL":"https://aleo.com/int/company/krukoff-sp-z-oo-wolomin","accessed":{"date-parts":[["2020",11,15]]}},"label":"page"},{"id":5517,"uris":["http://zotero.org/users/4548183/items/Z7HKB5XE"],"uri":["http://zotero.org/users/4548183/items/Z7HKB5XE"],"itemData":{"id":5517,"type":"webpage","abstract":"Check NIP, REGON and KRS of the VGM Group Spółka sp. z o.o. company. See the customers' opinions. Get to know the connections between companies. Data is fetched from KRS register.","language":"en","title":"Company VGM Group Spółka sp. z o.o., Warszawa - NIP, KRS, REGON, opinions, authorities, connections - Data fetched from KRS | ALEO.com","URL":"https://aleo.com/int/company/vgm-group-spolka-sp-z-oo-warszawa","accessed":{"date-parts":[["2020",11,15]]}},"label":"page"}],"schema":"https://github.com/citation-style-language/schema/raw/master/csl-citation.json"} </w:instrText>
      </w:r>
      <w:r>
        <w:fldChar w:fldCharType="separate"/>
      </w:r>
      <w:r w:rsidR="000F6B4D" w:rsidRPr="000F6B4D">
        <w:t>[10, 11]</w:t>
      </w:r>
      <w:r>
        <w:fldChar w:fldCharType="end"/>
      </w:r>
      <w:r>
        <w:t>.</w:t>
      </w:r>
      <w:r w:rsidR="003A1EAF">
        <w:t xml:space="preserve"> В настоящее время на руководителей ООО “Генподрядчик” заведено дело в Сделственном Комитете по 242 статье – уклонение ИП или должностного лица юридического лица от погашения по вступившему в законную силу судебному постановлению кредиторской задолженности в крупном размере.</w:t>
      </w:r>
    </w:p>
    <w:p w14:paraId="167A68AE" w14:textId="65E09C8A" w:rsidR="00327D4C" w:rsidRDefault="00327D4C" w:rsidP="00DA4216">
      <w:r w:rsidRPr="00327D4C">
        <w:t>Волох</w:t>
      </w:r>
      <w:r w:rsidR="00DA4216">
        <w:t xml:space="preserve"> И. П.,</w:t>
      </w:r>
      <w:r w:rsidRPr="00327D4C">
        <w:t xml:space="preserve"> находясь в Польше</w:t>
      </w:r>
      <w:r w:rsidR="00DA4216">
        <w:t>,</w:t>
      </w:r>
      <w:r w:rsidRPr="00327D4C">
        <w:t xml:space="preserve"> продолжает и дальше закладывать оставшееся имущество и 11.12.2020 получил под залог оставшегося ликвидного имущества кредитные средства, которые под предлогом строительства также могут быть выведены за границу, т.е. в Польшу. Имеется информация, что возможно под обеспечение кредита заложены еще не построенные помещения в жилом доме номер 3 по генплану. Кредит предоставлен </w:t>
      </w:r>
      <w:r w:rsidR="00DA4216">
        <w:t>РРБ</w:t>
      </w:r>
      <w:r w:rsidR="00DA4216" w:rsidRPr="00327D4C">
        <w:t xml:space="preserve"> </w:t>
      </w:r>
      <w:r w:rsidRPr="00327D4C">
        <w:t xml:space="preserve">банком не под строительство указанного жилого дома. Указанная ситуация еще больше ухудшает положение граждан, держателей жилищных облигаций. </w:t>
      </w:r>
    </w:p>
    <w:p w14:paraId="66C21B56" w14:textId="0E407725" w:rsidR="00C66E43" w:rsidRDefault="000A4C46" w:rsidP="00DA4216">
      <w:r>
        <w:t>Мы неоднократно встречались с представителями власти</w:t>
      </w:r>
      <w:r w:rsidR="00C75068">
        <w:t xml:space="preserve"> – Мингорисполкома </w:t>
      </w:r>
      <w:r w:rsidR="00C75068">
        <w:fldChar w:fldCharType="begin"/>
      </w:r>
      <w:r w:rsidR="00C75068">
        <w:instrText xml:space="preserve"> ADDIN ZOTERO_ITEM CSL_CITATION {"citationID":"NtpJU5vU","properties":{"formattedCitation":"[12]","plainCitation":"[12]","noteIndex":0},"citationItems":[{"id":5523,"uris":["http://zotero.org/users/4548183/items/8DQHGWUH"],"uri":["http://zotero.org/users/4548183/items/8DQHGWUH"],"itemData":{"id":5523,"type":"webpage","abstract":"На территории жилого комплекса «Грушевский посад», который возводит застройщик ООО «Жилстройкомплект», 23 июля встретились держатели жилищных и валютных облигаций с представителями администрации Московского района, Мингорисполкома, Госстройнадзора, Департамента по ценным бумагам, а также «Жилстройкомплекта». Как прошла встреча, читайте в нашем материале.","container-title":"realt.by","language":"ru","title":"\"Будем перекрывать проспект Дзержинского, пока вы не выполните наши требования\". Держатели облигаций «Грушевского посада» встретились с чиновниками и представителем застройщика","URL":"https://realt.by/news/article/28040/","accessed":{"date-parts":[["2020",11,15]]}}}],"schema":"https://github.com/citation-style-language/schema/raw/master/csl-citation.json"} </w:instrText>
      </w:r>
      <w:r w:rsidR="00C75068">
        <w:fldChar w:fldCharType="separate"/>
      </w:r>
      <w:r w:rsidR="00C75068" w:rsidRPr="00C75068">
        <w:t>[12]</w:t>
      </w:r>
      <w:r w:rsidR="00C75068">
        <w:fldChar w:fldCharType="end"/>
      </w:r>
      <w:r w:rsidR="00C75068">
        <w:t xml:space="preserve">, администрации Московского района Минска </w:t>
      </w:r>
      <w:r w:rsidR="00C75068">
        <w:fldChar w:fldCharType="begin"/>
      </w:r>
      <w:r w:rsidR="00C75068">
        <w:instrText xml:space="preserve"> ADDIN ZOTERO_ITEM CSL_CITATION {"citationID":"BFboG7VT","properties":{"formattedCitation":"[13, 14]","plainCitation":"[13, 14]","noteIndex":0},"citationItems":[{"id":5559,"uris":["http://zotero.org/users/4548183/items/95WB2BG8"],"uri":["http://zotero.org/users/4548183/items/95WB2BG8"],"itemData":{"id":5559,"type":"motion_picture","abstract":"Видео со встречи с администрацией Московского Района и её главой Татьяной Колядко 01.07.2020. Репортаж: https://realt.by/news/article/27883/\nЛетом обещали начать подготовку по инициированию Указа Президента о передаче государству стройки. На момент публикации (26.11.2020) стройка стоит.\n\nДругие видео со встречи - чиновники о застройщике:\nhttps://youtu.be/_GkMz8SMtTE\nАдминистрация о регулировании рынка:\nhttps://youtu.be/ycn83CF8bPk","dimensions":"3:47","source":"YouTube","title":"Собственник Жилстройкомплекта обещал властям достроить Грушевский Посад","URL":"https://www.youtube.com/watch?v=v9dRD3xyIE0","author":[{"literal":"Грушевский пасад"}],"accessed":{"date-parts":[["2020",11,26]]},"issued":{"date-parts":[["2020",11,26]]}},"label":"page"},{"id":5558,"uris":["http://zotero.org/users/4548183/items/TEG3C8ZU"],"uri":["http://zotero.org/users/4548183/items/TEG3C8ZU"],"itemData":{"id":5558,"type":"motion_picture","abstract":"Видео со встречи с администрацией Московского Района и её главой Татьяной Колядко 01.07.2020. Репортаж: https://realt.by/news/article/27883/\n\"Хочется верить, если человек обещает\" - глава администрации Московского района о собственнике Жилстройкомплекта. Застройщику Грушевского посада выставили дедлайны, но на момент публикации (26.11.2020) воз и ныне там.\n\nДругие видео со встречи - чиновники о застройщике:\nhttps://youtu.be/v9dRD3xyIE0\nАдминистрация о регулировании рынка:\nhttps://youtu.be/ycn83CF8bPk","dimensions":"2:37","source":"YouTube","title":"Чиновники о девелопере минского долгостроя","URL":"https://www.youtube.com/watch?v=_GkMz8SMtTE","author":[{"literal":"Грушевский пасад"}],"accessed":{"date-parts":[["2020",11,26]]},"issued":{"date-parts":[["2020",11,26]]}},"label":"page"}],"schema":"https://github.com/citation-style-language/schema/raw/master/csl-citation.json"} </w:instrText>
      </w:r>
      <w:r w:rsidR="00C75068">
        <w:fldChar w:fldCharType="separate"/>
      </w:r>
      <w:r w:rsidR="00C75068" w:rsidRPr="00C75068">
        <w:t>[13, 14]</w:t>
      </w:r>
      <w:r w:rsidR="00C75068">
        <w:fldChar w:fldCharType="end"/>
      </w:r>
      <w:r w:rsidR="00C75068">
        <w:t xml:space="preserve">; получали заверения от чиновников относительно разрешения ситуации </w:t>
      </w:r>
      <w:r w:rsidR="00C75068">
        <w:fldChar w:fldCharType="begin"/>
      </w:r>
      <w:r w:rsidR="00C75068">
        <w:instrText xml:space="preserve"> ADDIN ZOTERO_ITEM CSL_CITATION {"citationID":"4tA23nNa","properties":{"formattedCitation":"[15\\uc0\\u8211{}17]","plainCitation":"[15–17]","noteIndex":0},"citationItems":[{"id":5556,"uris":["http://zotero.org/users/4548183/items/DK2YEXGT"],"uri":["http://zotero.org/users/4548183/items/DK2YEXGT"],"itemData":{"id":5556,"type":"post-weblog","abstract":"Городские власти приняли решение о том, как действовать в отношении долгостроя «Грушевский посад». Об этом информирует Telegram-канал Минск. Официально, со","container-title":"«Минск-Новости»","language":"ru-RU","note":"section: .Новость дня","title":"А. Сивак рассказал, что ждет жилой комплекс «Грушевский посад»","URL":"https://minsknews.by/a-sivak-rasskazal-chto-zhdet-zhiloj-kompleks-grushevskij-posad/","accessed":{"date-parts":[["2020",11,26]]},"issued":{"date-parts":[["2020",7,11]]}},"label":"page"},{"id":5550,"uris":["http://zotero.org/users/4548183/items/E32RUMBE"],"uri":["http://zotero.org/users/4548183/items/E32RUMBE"],"itemData":{"id":5550,"type":"webpage","abstract":"Долгострой «Грушевский Посад» намерены изъять и передать другому застройщику, если работы на нем не возобновятся с первого июня или глава «Жилстройкомплекта» не предоставит доказательства своих намерений закончить этот объект.","language":"ru","note":"section: Строительство","title":"«Терпеть это больше нельзя». Замглавы района рассказал, что ожидает «Грушевский Посад»","URL":"https://realty.tut.by/news/building/686652.html","accessed":{"date-parts":[["2020",11,26]]},"issued":{"date-parts":[["2020",5,29]]}},"label":"page"},{"id":5551,"uris":["http://zotero.org/users/4548183/items/XT8BGUZ7"],"uri":["http://zotero.org/users/4548183/items/XT8BGUZ7"],"itemData":{"id":5551,"type":"webpage","abstract":"С 1 августа 2019 года объект перевели в разряд сверхнормативных.","language":"ru","note":"section: Строительство","title":"Помощник президента посетит крупный жилой долгострой в Минске","URL":"https://realty.tut.by/news/building/685218.html","accessed":{"date-parts":[["2020",11,26]]},"issued":{"date-parts":[["2020",5,19]]}},"label":"page"}],"schema":"https://github.com/citation-style-language/schema/raw/master/csl-citation.json"} </w:instrText>
      </w:r>
      <w:r w:rsidR="00C75068">
        <w:fldChar w:fldCharType="separate"/>
      </w:r>
      <w:r w:rsidR="00C75068" w:rsidRPr="00C75068">
        <w:rPr>
          <w:szCs w:val="24"/>
        </w:rPr>
        <w:t>[15–17]</w:t>
      </w:r>
      <w:r w:rsidR="00C75068">
        <w:fldChar w:fldCharType="end"/>
      </w:r>
      <w:r w:rsidR="00C75068">
        <w:t>; п</w:t>
      </w:r>
      <w:r w:rsidR="00C66E43">
        <w:t>о центральным телеканалам выходили сюжеты о нашей проблеме</w:t>
      </w:r>
      <w:r w:rsidR="00257812">
        <w:t xml:space="preserve"> </w:t>
      </w:r>
      <w:r w:rsidR="00257812">
        <w:fldChar w:fldCharType="begin"/>
      </w:r>
      <w:r w:rsidR="00C75068">
        <w:instrText xml:space="preserve"> ADDIN ZOTERO_ITEM CSL_CITATION {"citationID":"RkW7X7AZ","properties":{"formattedCitation":"[18\\uc0\\u8211{}20]","plainCitation":"[18–20]","noteIndex":0},"citationItems":[{"id":5544,"uris":["http://zotero.org/users/4548183/items/452CYAM3"],"uri":["http://zotero.org/users/4548183/items/452CYAM3"],"itemData":{"id":5544,"type":"motion_picture","abstract":"Держатели жилищных облигаций ООО \"Жилстройкомплект\" (ЖК Грушевский пасад) не могут получить оплаченные по рыночной квартиры. Просрочка исполнения со стороны Застройщика составляет по некоторым договорам несколько лет. Обращения к чиновникам никак не продвинули людей к получению жилья.","dimensions":"4:50","source":"YouTube","title":"Белорусское времечко 17 ноября 2020 года, Минск. ЖК Грушевский пасад","URL":"https://www.youtube.com/watch?v=9V1tx-H42eU&amp;feature=youtu.be","author":[{"literal":"Грушевский пасад"}],"accessed":{"date-parts":[["2020",11,26]]},"issued":{"date-parts":[["2020",11,25]]}},"label":"page"},{"id":5545,"uris":["http://zotero.org/users/4548183/items/2LZRE27G"],"uri":["http://zotero.org/users/4548183/items/2LZRE27G"],"itemData":{"id":5545,"type":"motion_picture","abstract":"Те же проблемы: где деньги граждан, которые они оплатили за строительство жилых помещений по рыночной цене? Квартир нет и денег нет. Наказания так же никто не понес.","dimensions":"5:00","source":"YouTube","title":"ЖК Грушевский пасад. Контуры. Онт. 15 ноября 2020 года.","URL":"https://www.youtube.com/watch?v=WJiOnm3zUaM&amp;feature=youtu.be","author":[{"literal":"Грушевский пасад"}],"accessed":{"date-parts":[["2020",11,26]]},"issued":{"date-parts":[["2020",11,25]]}},"label":"page"},{"id":5561,"uris":["http://zotero.org/users/4548183/items/TZMFZQ9V"],"uri":["http://zotero.org/users/4548183/items/TZMFZQ9V"],"itemData":{"id":5561,"type":"motion_picture","abstract":"Наталья Кочанова выслушала о проблемах граждан, в т.ч. дольщиков Грушевского Посада.\n\n\n\nФрагмент \"Наши новости\" на ОНТ от 15.07.2020 20:30:\nhttps://www.youtube.com/watch?v=XtbaG...","dimensions":"1:10","source":"YouTube","title":"Выступление на ОНТ дольщицы Грушевского Посада","URL":"https://www.youtube.com/watch?v=l9i_nqSYOxU","author":[{"family":"Грушевский пасад","given":""}],"accessed":{"date-parts":[["2020",11,26]]},"issued":{"date-parts":[["2020",11,26]]}},"label":"page"}],"schema":"https://github.com/citation-style-language/schema/raw/master/csl-citation.json"} </w:instrText>
      </w:r>
      <w:r w:rsidR="00257812">
        <w:fldChar w:fldCharType="separate"/>
      </w:r>
      <w:r w:rsidR="00C75068" w:rsidRPr="00C75068">
        <w:rPr>
          <w:szCs w:val="24"/>
        </w:rPr>
        <w:t>[18–20]</w:t>
      </w:r>
      <w:r w:rsidR="00257812">
        <w:fldChar w:fldCharType="end"/>
      </w:r>
      <w:r w:rsidR="00BB6CF5">
        <w:t xml:space="preserve">, и даже выпустили открытое обращение Президенту </w:t>
      </w:r>
      <w:r w:rsidR="00BB6CF5">
        <w:fldChar w:fldCharType="begin"/>
      </w:r>
      <w:r w:rsidR="00BB6CF5">
        <w:instrText xml:space="preserve"> ADDIN ZOTERO_ITEM CSL_CITATION {"citationID":"SGKPTSiu","properties":{"formattedCitation":"[4]","plainCitation":"[4]","noteIndex":0},"citationItems":[{"id":5525,"uris":["http://zotero.org/users/4548183/items/PGCIZT7C"],"uri":["http://zotero.org/users/4548183/items/PGCIZT7C"],"itemData":{"id":5525,"type":"webpage","abstract":"Владельцы жилищных облигаций ЖК «Грушевский Посад», который возводит ООО «Жилстройкомплект» (ЖСК), написали коллективное обращение президенту Республики Беларусь, где просят помощи в решении проблемы с долгостроем. «Обращаемся непосредственно к Вам, поскольку иные возможные средства защиты, на наш взгляд, исчерпаны и не приводят ни к какому реальному результату», - сообщают авторы обращения. Документ собрал более 100 подписей (копия имеется в редакции Realt.by).","container-title":"realt.by","language":"ru","title":"«Куда подевались наши деньги?». Держатели облигаций «Грушевского Посада» написали коллективное письмо президенту","title-short":"«Куда подевались наши деньги?","URL":"https://realt.by/news/article/27789/","accessed":{"date-parts":[["2020",11,15]]}}}],"schema":"https://github.com/citation-style-language/schema/raw/master/csl-citation.json"} </w:instrText>
      </w:r>
      <w:r w:rsidR="00BB6CF5">
        <w:fldChar w:fldCharType="separate"/>
      </w:r>
      <w:r w:rsidR="00BB6CF5" w:rsidRPr="00BB6CF5">
        <w:t>[4]</w:t>
      </w:r>
      <w:r w:rsidR="00BB6CF5">
        <w:fldChar w:fldCharType="end"/>
      </w:r>
      <w:r w:rsidR="00C66E43">
        <w:t xml:space="preserve">, однако, </w:t>
      </w:r>
      <w:r w:rsidR="00257812">
        <w:t>до настоящего времени к нам не прислушались.</w:t>
      </w:r>
    </w:p>
    <w:p w14:paraId="5A278C80" w14:textId="175CA0E1" w:rsidR="0081332D" w:rsidRPr="0081332D" w:rsidRDefault="0081332D" w:rsidP="00DA4216">
      <w:r>
        <w:t>Всё это время многие из нас выплачивают кредит за украденные мошенниками деньги и снимают параллельно квартиру, у них растут дети, а это будущее нашей страны!</w:t>
      </w:r>
    </w:p>
    <w:p w14:paraId="57AD586D" w14:textId="51837F7E" w:rsidR="00327D4C" w:rsidRPr="00327D4C" w:rsidRDefault="00120E64" w:rsidP="00327D4C">
      <w:pPr>
        <w:rPr>
          <w:b/>
          <w:bCs/>
        </w:rPr>
      </w:pPr>
      <w:r>
        <w:rPr>
          <w:b/>
          <w:bCs/>
        </w:rPr>
        <w:lastRenderedPageBreak/>
        <w:t>Источники</w:t>
      </w:r>
    </w:p>
    <w:p w14:paraId="10A9C0F1" w14:textId="77777777" w:rsidR="00BB6CF5" w:rsidRPr="00BB6CF5" w:rsidRDefault="00120E64" w:rsidP="00BB6CF5">
      <w:pPr>
        <w:pStyle w:val="Bibliography"/>
      </w:pPr>
      <w:r>
        <w:fldChar w:fldCharType="begin"/>
      </w:r>
      <w:r w:rsidR="00E51128">
        <w:instrText xml:space="preserve"> ADDIN ZOTERO_BIBL {"uncited":[],"omitted":[],"custom":[]} CSL_BIBLIOGRAPHY </w:instrText>
      </w:r>
      <w:r>
        <w:fldChar w:fldCharType="separate"/>
      </w:r>
      <w:r w:rsidR="00BB6CF5" w:rsidRPr="00BB6CF5">
        <w:t>1.</w:t>
      </w:r>
      <w:r w:rsidR="00BB6CF5" w:rsidRPr="00BB6CF5">
        <w:tab/>
        <w:t>Помогать достраивать «Карамель» будет еще один генподрядчик, а на возведение «Грушевского посада» брошены все силы. Как поживают «долгострои» на проспекте Дзержинского [Электронный ресурс] / realt.by. – Режим доступа: https://realt.by/news/article/26531/. – Дата доступа: 15.11.2020.</w:t>
      </w:r>
    </w:p>
    <w:p w14:paraId="5B5B8B08" w14:textId="77777777" w:rsidR="00BB6CF5" w:rsidRPr="00BB6CF5" w:rsidRDefault="00BB6CF5" w:rsidP="00BB6CF5">
      <w:pPr>
        <w:pStyle w:val="Bibliography"/>
      </w:pPr>
      <w:r w:rsidRPr="00BB6CF5">
        <w:t>2.</w:t>
      </w:r>
      <w:r w:rsidRPr="00BB6CF5">
        <w:tab/>
        <w:t>Красовская, О. Возводится с 2011-го. История очередного ЖК-долгостроя, которому, похоже, без УКСа не обойтись - Недвижимость Onliner [Электронный ресурс] / Onliner. – Режим доступа: https://realt.onliner.by/2020/08/28/istoriya-dolgostroya-kotoromu-bez-uksa-ne-obojtis. – Дата доступа: 26.11.2020.</w:t>
      </w:r>
    </w:p>
    <w:p w14:paraId="61F1958F" w14:textId="77777777" w:rsidR="00BB6CF5" w:rsidRPr="00BB6CF5" w:rsidRDefault="00BB6CF5" w:rsidP="00BB6CF5">
      <w:pPr>
        <w:pStyle w:val="Bibliography"/>
      </w:pPr>
      <w:r w:rsidRPr="00BB6CF5">
        <w:t>3.</w:t>
      </w:r>
      <w:r w:rsidRPr="00BB6CF5">
        <w:tab/>
        <w:t>ЖК Грушевский Посад [Электронный ресурс]. – Режим доступа: http://posad.by/. – Дата доступа: 15.11.2020.</w:t>
      </w:r>
    </w:p>
    <w:p w14:paraId="0C037F1F" w14:textId="77777777" w:rsidR="00BB6CF5" w:rsidRPr="00BB6CF5" w:rsidRDefault="00BB6CF5" w:rsidP="00BB6CF5">
      <w:pPr>
        <w:pStyle w:val="Bibliography"/>
      </w:pPr>
      <w:r w:rsidRPr="00BB6CF5">
        <w:t>4.</w:t>
      </w:r>
      <w:r w:rsidRPr="00BB6CF5">
        <w:tab/>
        <w:t>«Куда подевались наши деньги?». Держатели облигаций «Грушевского Посада» написали коллективное письмо президенту [Электронный ресурс] : «Куда подевались наши деньги? / realt.by. – Режим доступа: https://realt.by/news/article/27789/. – Дата доступа: 15.11.2020.</w:t>
      </w:r>
    </w:p>
    <w:p w14:paraId="7D307883" w14:textId="77777777" w:rsidR="00BB6CF5" w:rsidRPr="00BB6CF5" w:rsidRDefault="00BB6CF5" w:rsidP="00BB6CF5">
      <w:pPr>
        <w:pStyle w:val="Bibliography"/>
      </w:pPr>
      <w:r w:rsidRPr="00BB6CF5">
        <w:t>5.</w:t>
      </w:r>
      <w:r w:rsidRPr="00BB6CF5">
        <w:tab/>
        <w:t>На бывшего генподрядчика «Грушевского Посада» заведено уголовное дело за доведение до банкротства [Электронный ресурс]. – Режим доступа: https://realty.tut.by/news/building/691315.html. – Дата доступа: 26.11.2020.</w:t>
      </w:r>
    </w:p>
    <w:p w14:paraId="478C38E5" w14:textId="77777777" w:rsidR="00BB6CF5" w:rsidRPr="00BB6CF5" w:rsidRDefault="00BB6CF5" w:rsidP="00BB6CF5">
      <w:pPr>
        <w:pStyle w:val="Bibliography"/>
      </w:pPr>
      <w:r w:rsidRPr="00BB6CF5">
        <w:t>6.</w:t>
      </w:r>
      <w:r w:rsidRPr="00BB6CF5">
        <w:tab/>
        <w:t>«Идет проверка, изымается необходимая документация». В офис к застройщику «Грушевского посада» наведались правоохранители [Электронный ресурс] / realt.by. – Режим доступа: https://realt.by/news/article/27949/. – Дата доступа: 15.11.2020.</w:t>
      </w:r>
    </w:p>
    <w:p w14:paraId="696F740B" w14:textId="77777777" w:rsidR="00BB6CF5" w:rsidRPr="00BB6CF5" w:rsidRDefault="00BB6CF5" w:rsidP="00BB6CF5">
      <w:pPr>
        <w:pStyle w:val="Bibliography"/>
      </w:pPr>
      <w:r w:rsidRPr="00BB6CF5">
        <w:t>7.</w:t>
      </w:r>
      <w:r w:rsidRPr="00BB6CF5">
        <w:tab/>
        <w:t>О неисполнении обязательств по облигациям эмитентом ООО «Жилстройкомплект».</w:t>
      </w:r>
    </w:p>
    <w:p w14:paraId="73C3B571" w14:textId="77777777" w:rsidR="00BB6CF5" w:rsidRPr="00BB6CF5" w:rsidRDefault="00BB6CF5" w:rsidP="00BB6CF5">
      <w:pPr>
        <w:pStyle w:val="Bibliography"/>
      </w:pPr>
      <w:r w:rsidRPr="00BB6CF5">
        <w:t>8.</w:t>
      </w:r>
      <w:r w:rsidRPr="00BB6CF5">
        <w:tab/>
        <w:t>Минфин обязал «Жилстройкомплект» заменить обеспечение по облигациям [Электронный ресурс] / officelife.media. – Режим доступа: https://officelife.media/news/21599-minfin-obyazal-zhilstroykomplekt-zamenit-obespechenie-po-obligatsiyam/. – Дата доступа: 15.11.2020.</w:t>
      </w:r>
    </w:p>
    <w:p w14:paraId="36149C06" w14:textId="77777777" w:rsidR="00BB6CF5" w:rsidRPr="00BB6CF5" w:rsidRDefault="00BB6CF5" w:rsidP="00BB6CF5">
      <w:pPr>
        <w:pStyle w:val="Bibliography"/>
      </w:pPr>
      <w:r w:rsidRPr="00BB6CF5">
        <w:t>9.</w:t>
      </w:r>
      <w:r w:rsidRPr="00BB6CF5">
        <w:tab/>
        <w:t>ООО «Строительная компания Жилстройкомплект» - ИС ЕГРСБ [Электронный ресурс]. – Режим доступа: https://bankrot.gov.by/Debtors/DebtorItem/5121#!/about/. – Дата доступа: 15.11.2020.</w:t>
      </w:r>
    </w:p>
    <w:p w14:paraId="4FB26247" w14:textId="77777777" w:rsidR="00BB6CF5" w:rsidRPr="00BB6CF5" w:rsidRDefault="00BB6CF5" w:rsidP="00BB6CF5">
      <w:pPr>
        <w:pStyle w:val="Bibliography"/>
      </w:pPr>
      <w:r w:rsidRPr="00BB6CF5">
        <w:t>10.</w:t>
      </w:r>
      <w:r w:rsidRPr="00BB6CF5">
        <w:tab/>
        <w:t>Company PBS Bud sp. z o.o., Biała Podlaska - NIP, KRS, REGON, opinions, authorities, connections - Data fetched from KRS | ALEO.com [Electronic resource]. – Mode of access: https://aleo.com/int/company/krukoff-sp-z-oo-wolomin. – Date of access: 15.11.2020.</w:t>
      </w:r>
    </w:p>
    <w:p w14:paraId="09711E4E" w14:textId="77777777" w:rsidR="00BB6CF5" w:rsidRPr="00BB6CF5" w:rsidRDefault="00BB6CF5" w:rsidP="00BB6CF5">
      <w:pPr>
        <w:pStyle w:val="Bibliography"/>
      </w:pPr>
      <w:r w:rsidRPr="00BB6CF5">
        <w:t>11.</w:t>
      </w:r>
      <w:r w:rsidRPr="00BB6CF5">
        <w:tab/>
        <w:t>Company VGM Group Spółka sp. z o.o., Warszawa - NIP, KRS, REGON, opinions, authorities, connections - Data fetched from KRS | ALEO.com [Electronic resource]. – Mode of access: https://aleo.com/int/company/vgm-group-spolka-sp-z-oo-warszawa. – Date of access: 15.11.2020.</w:t>
      </w:r>
    </w:p>
    <w:p w14:paraId="53A44803" w14:textId="77777777" w:rsidR="00BB6CF5" w:rsidRPr="00BB6CF5" w:rsidRDefault="00BB6CF5" w:rsidP="00BB6CF5">
      <w:pPr>
        <w:pStyle w:val="Bibliography"/>
      </w:pPr>
      <w:r w:rsidRPr="00BB6CF5">
        <w:t>12.</w:t>
      </w:r>
      <w:r w:rsidRPr="00BB6CF5">
        <w:tab/>
        <w:t>«Будем перекрывать проспект Дзержинского, пока вы не выполните наши требования». Держатели облигаций «Грушевского посада» встретились с чиновниками и представителем застройщика [Электронный ресурс] / realt.by. – Режим доступа: https://realt.by/news/article/28040/. – Дата доступа: 15.11.2020.</w:t>
      </w:r>
    </w:p>
    <w:p w14:paraId="606B8556" w14:textId="77777777" w:rsidR="00BB6CF5" w:rsidRPr="00BB6CF5" w:rsidRDefault="00BB6CF5" w:rsidP="00BB6CF5">
      <w:pPr>
        <w:pStyle w:val="Bibliography"/>
      </w:pPr>
      <w:r w:rsidRPr="00BB6CF5">
        <w:t>13.</w:t>
      </w:r>
      <w:r w:rsidRPr="00BB6CF5">
        <w:tab/>
        <w:t>Грушевский пасад. Собственник Жилстройкомплекта обещал властям достроить Грушевский Посад / Грушевский пасад. – 2020.</w:t>
      </w:r>
    </w:p>
    <w:p w14:paraId="17E723D0" w14:textId="77777777" w:rsidR="00BB6CF5" w:rsidRPr="00BB6CF5" w:rsidRDefault="00BB6CF5" w:rsidP="00BB6CF5">
      <w:pPr>
        <w:pStyle w:val="Bibliography"/>
      </w:pPr>
      <w:r w:rsidRPr="00BB6CF5">
        <w:lastRenderedPageBreak/>
        <w:t>14.</w:t>
      </w:r>
      <w:r w:rsidRPr="00BB6CF5">
        <w:tab/>
        <w:t>Грушевский пасад. Чиновники о девелопере минского долгостроя / Грушевский пасад. – 2020.</w:t>
      </w:r>
    </w:p>
    <w:p w14:paraId="1955A7CD" w14:textId="77777777" w:rsidR="00BB6CF5" w:rsidRPr="00BB6CF5" w:rsidRDefault="00BB6CF5" w:rsidP="00BB6CF5">
      <w:pPr>
        <w:pStyle w:val="Bibliography"/>
      </w:pPr>
      <w:r w:rsidRPr="00BB6CF5">
        <w:t>15.</w:t>
      </w:r>
      <w:r w:rsidRPr="00BB6CF5">
        <w:tab/>
        <w:t>А. Сивак рассказал, что ждет жилой комплекс «Грушевский посад». – 2020.</w:t>
      </w:r>
    </w:p>
    <w:p w14:paraId="061310A9" w14:textId="77777777" w:rsidR="00BB6CF5" w:rsidRPr="00BB6CF5" w:rsidRDefault="00BB6CF5" w:rsidP="00BB6CF5">
      <w:pPr>
        <w:pStyle w:val="Bibliography"/>
      </w:pPr>
      <w:r w:rsidRPr="00BB6CF5">
        <w:t>16.</w:t>
      </w:r>
      <w:r w:rsidRPr="00BB6CF5">
        <w:tab/>
        <w:t>«Терпеть это больше нельзя». Замглавы района рассказал, что ожидает «Грушевский Посад» [Электронный ресурс]. – Режим доступа: https://realty.tut.by/news/building/686652.html. – Дата доступа: 26.11.2020.</w:t>
      </w:r>
    </w:p>
    <w:p w14:paraId="2472C4D1" w14:textId="77777777" w:rsidR="00BB6CF5" w:rsidRPr="00BB6CF5" w:rsidRDefault="00BB6CF5" w:rsidP="00BB6CF5">
      <w:pPr>
        <w:pStyle w:val="Bibliography"/>
      </w:pPr>
      <w:r w:rsidRPr="00BB6CF5">
        <w:t>17.</w:t>
      </w:r>
      <w:r w:rsidRPr="00BB6CF5">
        <w:tab/>
        <w:t>Помощник президента посетит крупный жилой долгострой в Минске [Электронный ресурс]. – Режим доступа: https://realty.tut.by/news/building/685218.html. – Дата доступа: 26.11.2020.</w:t>
      </w:r>
    </w:p>
    <w:p w14:paraId="61F539D9" w14:textId="77777777" w:rsidR="00BB6CF5" w:rsidRPr="00BB6CF5" w:rsidRDefault="00BB6CF5" w:rsidP="00BB6CF5">
      <w:pPr>
        <w:pStyle w:val="Bibliography"/>
      </w:pPr>
      <w:r w:rsidRPr="00BB6CF5">
        <w:t>18.</w:t>
      </w:r>
      <w:r w:rsidRPr="00BB6CF5">
        <w:tab/>
        <w:t>Грушевский пасад. Белорусское времечко 17 ноября 2020 года, Минск. ЖК Грушевский пасад / Грушевский пасад. – 2020.</w:t>
      </w:r>
    </w:p>
    <w:p w14:paraId="17B93551" w14:textId="77777777" w:rsidR="00BB6CF5" w:rsidRPr="00BB6CF5" w:rsidRDefault="00BB6CF5" w:rsidP="00BB6CF5">
      <w:pPr>
        <w:pStyle w:val="Bibliography"/>
      </w:pPr>
      <w:r w:rsidRPr="00BB6CF5">
        <w:t>19.</w:t>
      </w:r>
      <w:r w:rsidRPr="00BB6CF5">
        <w:tab/>
        <w:t>Грушевский пасад. ЖК Грушевский пасад. Контуры. Онт. 15 ноября 2020 года. / Грушевский пасад. – 2020.</w:t>
      </w:r>
    </w:p>
    <w:p w14:paraId="373F2517" w14:textId="77777777" w:rsidR="00BB6CF5" w:rsidRPr="00BB6CF5" w:rsidRDefault="00BB6CF5" w:rsidP="00BB6CF5">
      <w:pPr>
        <w:pStyle w:val="Bibliography"/>
      </w:pPr>
      <w:r w:rsidRPr="00BB6CF5">
        <w:t>20.</w:t>
      </w:r>
      <w:r w:rsidRPr="00BB6CF5">
        <w:tab/>
        <w:t>Грушевский пасад. Выступление на ОНТ дольщицы Грушевского Посада / Грушевский пасад. – 2020.</w:t>
      </w:r>
    </w:p>
    <w:p w14:paraId="5D66714B" w14:textId="00F14ECE" w:rsidR="00327D4C" w:rsidRPr="00327D4C" w:rsidRDefault="00120E64" w:rsidP="00327D4C">
      <w:r>
        <w:fldChar w:fldCharType="end"/>
      </w:r>
    </w:p>
    <w:sectPr w:rsidR="00327D4C" w:rsidRPr="00327D4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7D4C"/>
    <w:rsid w:val="000A4C46"/>
    <w:rsid w:val="000F6B4D"/>
    <w:rsid w:val="001005DD"/>
    <w:rsid w:val="00104308"/>
    <w:rsid w:val="00120E64"/>
    <w:rsid w:val="00163F6A"/>
    <w:rsid w:val="00172E5A"/>
    <w:rsid w:val="00257812"/>
    <w:rsid w:val="00327D4C"/>
    <w:rsid w:val="003A1EAF"/>
    <w:rsid w:val="00560628"/>
    <w:rsid w:val="0056729C"/>
    <w:rsid w:val="005E25BF"/>
    <w:rsid w:val="00681CCC"/>
    <w:rsid w:val="00742EEB"/>
    <w:rsid w:val="007663C4"/>
    <w:rsid w:val="007758DD"/>
    <w:rsid w:val="0081332D"/>
    <w:rsid w:val="00932B96"/>
    <w:rsid w:val="00A24C93"/>
    <w:rsid w:val="00A36DFB"/>
    <w:rsid w:val="00A73379"/>
    <w:rsid w:val="00BB6CF5"/>
    <w:rsid w:val="00BF543D"/>
    <w:rsid w:val="00C26614"/>
    <w:rsid w:val="00C27138"/>
    <w:rsid w:val="00C66E43"/>
    <w:rsid w:val="00C75068"/>
    <w:rsid w:val="00D46342"/>
    <w:rsid w:val="00D7229A"/>
    <w:rsid w:val="00DA4216"/>
    <w:rsid w:val="00E51128"/>
    <w:rsid w:val="00FB3A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B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A4DE61A"/>
  <w15:chartTrackingRefBased/>
  <w15:docId w15:val="{CCCE26CA-D43B-429A-A525-7FC0F5C807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ru-B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7D4C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B3A2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3A2C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120E64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2F66F2-35BB-4DFB-9AEC-3346454C9F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4118</Words>
  <Characters>23473</Characters>
  <Application>Microsoft Office Word</Application>
  <DocSecurity>0</DocSecurity>
  <Lines>195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Даниил Кечик</dc:creator>
  <cp:keywords/>
  <dc:description/>
  <cp:lastModifiedBy>Даниил Кечик</cp:lastModifiedBy>
  <cp:revision>4</cp:revision>
  <dcterms:created xsi:type="dcterms:W3CDTF">2020-11-26T20:28:00Z</dcterms:created>
  <dcterms:modified xsi:type="dcterms:W3CDTF">2020-11-28T15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F918Gvmx"/&gt;&lt;style id="http://vak.of.by/files/vak_style_belarus.csl" locale="ru-RU" hasBibliography="1" bibliographyStyleHasBeenSet="1"/&gt;&lt;prefs&gt;&lt;pref name="fieldType" value="Field"/&gt;&lt;pref name="au</vt:lpwstr>
  </property>
  <property fmtid="{D5CDD505-2E9C-101B-9397-08002B2CF9AE}" pid="3" name="ZOTERO_PREF_2">
    <vt:lpwstr>tomaticJournalAbbreviations" value="true"/&gt;&lt;/prefs&gt;&lt;/data&gt;</vt:lpwstr>
  </property>
</Properties>
</file>